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F239B" w:rsidRPr="00462A36" w:rsidRDefault="006F239B" w:rsidP="00462A36">
      <w:pPr>
        <w:pStyle w:val="Caption"/>
        <w:keepNext/>
        <w:rPr>
          <w:szCs w:val="20"/>
        </w:rPr>
      </w:pPr>
    </w:p>
    <w:tbl>
      <w:tblPr>
        <w:tblStyle w:val="LightShading"/>
        <w:tblW w:w="0" w:type="auto"/>
        <w:tblLook w:val="0420" w:firstRow="1" w:lastRow="0" w:firstColumn="0" w:lastColumn="0" w:noHBand="0" w:noVBand="1"/>
      </w:tblPr>
      <w:tblGrid>
        <w:gridCol w:w="5424"/>
        <w:gridCol w:w="1390"/>
        <w:gridCol w:w="982"/>
      </w:tblGrid>
      <w:tr w:rsidR="00A33040" w:rsidRPr="002A198F" w:rsidTr="0060326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7"/>
          <w:tblHeader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Parameter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Value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Source</w:t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b/>
                <w:color w:val="auto"/>
                <w:sz w:val="16"/>
                <w:szCs w:val="16"/>
              </w:rPr>
              <w:t>Sexual behavior paramete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Average partner change rate, per year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.1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McGrath&lt;/Author&gt;&lt;Year&gt;2013&lt;/Year&gt;&lt;RecNum&gt;484&lt;/RecNum&gt;&lt;IDText&gt;Sexual behaviour in a rural high HIV prevalence South African community: time trends in the antiretroviral treatment era&lt;/IDText&gt;&lt;DisplayText&gt;(1)&lt;/DisplayText&gt;&lt;record&gt;&lt;rec-number&gt;484&lt;/rec-number&gt;&lt;foreign-keys&gt;&lt;key app="EN" db-id="fz59pap58asafwedpevxz92jfw2dfp5atda5" timestamp="1532295048"&gt;484&lt;/key&gt;&lt;/foreign-keys&gt;&lt;ref-type name="Journal Article"&gt;17&lt;/ref-type&gt;&lt;contributors&gt;&lt;authors&gt;&lt;author&gt;McGrath, Nuala&lt;/author&gt;&lt;author&gt;Eaton, Jeffrey W.&lt;/author&gt;&lt;author&gt;Bärnighausen, Till W.&lt;/author&gt;&lt;author&gt;Tanser, Frank&lt;/author&gt;&lt;author&gt;Newell, Marie-Louise&lt;/author&gt;&lt;/authors&gt;&lt;/contributors&gt;&lt;titles&gt;&lt;title&gt;Sexual behaviour in a rural high HIV prevalence South African community: time trends in the antiretroviral treatment era&lt;/title&gt;&lt;secondary-title&gt;AIDS&lt;/secondary-title&gt;&lt;short-title&gt;Sexual behaviour in a rural high HIV prevalence South African community: time trends in the antiretroviral treatment era&lt;/short-title&gt;&lt;/titles&gt;&lt;periodical&gt;&lt;full-title&gt;AIDS&lt;/full-title&gt;&lt;abbr-1&gt;AIDS (London, England)&lt;/abbr-1&gt;&lt;/periodical&gt;&lt;pages&gt;2461-2470&lt;/pages&gt;&lt;volume&gt;27&lt;/volume&gt;&lt;number&gt;15&lt;/number&gt;&lt;keywords&gt;&lt;keyword&gt;HIV/AIDS&lt;/keyword&gt;&lt;keyword&gt;Antiretroviral therapy&lt;/keyword&gt;&lt;keyword&gt;Sexual behaviour&lt;/keyword&gt;&lt;keyword&gt;Sub-Saharan Africa&lt;/keyword&gt;&lt;keyword&gt;South Africa&lt;/keyword&gt;&lt;keyword&gt;KwaZulu-Natal&lt;/keyword&gt;&lt;keyword&gt;Africa Centre&lt;/keyword&gt;&lt;/keywords&gt;&lt;dates&gt;&lt;year&gt;2013&lt;/year&gt;&lt;/dates&gt;&lt;isbn&gt;0269-9370&lt;/isbn&gt;&lt;urls&gt;&lt;related-urls&gt;&lt;url&gt;http://journals.lww.com/aidsonline/Fulltext/2013/09240/Sexual_behaviour_in_a_rural_high_HIV_prevalence.14.aspx&lt;/url&gt;&lt;/related-urls&gt;&lt;/urls&gt;&lt;electronic-resource-num&gt;10.1097/01.aids.0000432473.69250.19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Relative partner change rate by age (women, men)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LCAzKTwvRGlzcGxheVRleHQ+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LCAzKTwvRGlzcGxheVRleHQ+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, 3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5–1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81, 0.1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0–2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.41, 0.7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5–2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.55, 1.87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0–3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.24, 2.18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5–3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80, 1.4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0–4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43, 0.6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5–4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21, 0.23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50–5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09, 0.0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Relative partner change rate by sexual activity level (women, men)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Tb3V0aCBBZnJpY2FuIENlbnRyZSBmb3IgRXBpZGVtaW9s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Tb3V0aCBBZnJpY2FuIENlbnRyZSBmb3IgRXBpZGVtaW9s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4, 5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Least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33, 0.01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Low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63, 0.32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Medium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.45, 3.88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High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14.23, 13.54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Proportion of individuals initially in each sexual activity level (women, men)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Least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0.4, 8.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McGrath&lt;/Author&gt;&lt;Year&gt;2013&lt;/Year&gt;&lt;RecNum&gt;484&lt;/RecNum&gt;&lt;IDText&gt;Sexual behaviour in a rural high HIV prevalence South African community: time trends in the antiretroviral treatment era&lt;/IDText&gt;&lt;DisplayText&gt;(1)&lt;/DisplayText&gt;&lt;record&gt;&lt;rec-number&gt;484&lt;/rec-number&gt;&lt;foreign-keys&gt;&lt;key app="EN" db-id="fz59pap58asafwedpevxz92jfw2dfp5atda5" timestamp="1532295048"&gt;484&lt;/key&gt;&lt;/foreign-keys&gt;&lt;ref-type name="Journal Article"&gt;17&lt;/ref-type&gt;&lt;contributors&gt;&lt;authors&gt;&lt;author&gt;McGrath, Nuala&lt;/author&gt;&lt;author&gt;Eaton, Jeffrey W.&lt;/author&gt;&lt;author&gt;Bärnighausen, Till W.&lt;/author&gt;&lt;author&gt;Tanser, Frank&lt;/author&gt;&lt;author&gt;Newell, Marie-Louise&lt;/author&gt;&lt;/authors&gt;&lt;/contributors&gt;&lt;titles&gt;&lt;title&gt;Sexual behaviour in a rural high HIV prevalence South African community: time trends in the antiretroviral treatment era&lt;/title&gt;&lt;secondary-title&gt;AIDS&lt;/secondary-title&gt;&lt;short-title&gt;Sexual behaviour in a rural high HIV prevalence South African community: time trends in the antiretroviral treatment era&lt;/short-title&gt;&lt;/titles&gt;&lt;periodical&gt;&lt;full-title&gt;AIDS&lt;/full-title&gt;&lt;abbr-1&gt;AIDS (London, England)&lt;/abbr-1&gt;&lt;/periodical&gt;&lt;pages&gt;2461-2470&lt;/pages&gt;&lt;volume&gt;27&lt;/volume&gt;&lt;number&gt;15&lt;/number&gt;&lt;keywords&gt;&lt;keyword&gt;HIV/AIDS&lt;/keyword&gt;&lt;keyword&gt;Antiretroviral therapy&lt;/keyword&gt;&lt;keyword&gt;Sexual behaviour&lt;/keyword&gt;&lt;keyword&gt;Sub-Saharan Africa&lt;/keyword&gt;&lt;keyword&gt;South Africa&lt;/keyword&gt;&lt;keyword&gt;KwaZulu-Natal&lt;/keyword&gt;&lt;keyword&gt;Africa Centre&lt;/keyword&gt;&lt;/keywords&gt;&lt;dates&gt;&lt;year&gt;2013&lt;/year&gt;&lt;/dates&gt;&lt;isbn&gt;0269-9370&lt;/isbn&gt;&lt;urls&gt;&lt;related-urls&gt;&lt;url&gt;http://journals.lww.com/aidsonline/Fulltext/2013/09240/Sexual_behaviour_in_a_rural_high_HIV_prevalence.14.aspx&lt;/url&gt;&lt;/related-urls&gt;&lt;/urls&gt;&lt;electronic-resource-num&gt;10.1097/01.aids.0000432473.69250.19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Low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38.6, 35.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Calculated</w:t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Medium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8, 5.2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2KTwvRGlzcGxheVRleHQ+PHJlY29yZD48cmVjLW51bWJlcj40ODQ8L3JlYy1udW1iZXI+PGZv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2KTwvRGlzcGxheVRleHQ+PHJlY29yZD48cmVjLW51bWJlcj40ODQ8L3JlYy1udW1iZXI+PGZv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, 6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High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0.2, 1.4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DYXJhw6tsPC9BdXRob3I+PFllYXI+MjAwNjwvWWVhcj48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DYXJhw6tsPC9BdXRob3I+PFllYXI+MjAwNjwvWWVhcj48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7, 8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Average duration of female sex work, yea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2.7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Scorgie&lt;/Author&gt;&lt;Year&gt;2012&lt;/Year&gt;&lt;RecNum&gt;490&lt;/RecNum&gt;&lt;IDText&gt;Socio-Demographic Characteristics and Behavioral Risk Factors of Female Sex Workers in Sub-Saharan Africa: A Systematic Review&lt;/IDText&gt;&lt;DisplayText&gt;(9)&lt;/DisplayText&gt;&lt;record&gt;&lt;rec-number&gt;490&lt;/rec-number&gt;&lt;foreign-keys&gt;&lt;key app="EN" db-id="fz59pap58asafwedpevxz92jfw2dfp5atda5" timestamp="1532295048"&gt;490&lt;/key&gt;&lt;/foreign-keys&gt;&lt;ref-type name="Journal Article"&gt;17&lt;/ref-type&gt;&lt;contributors&gt;&lt;authors&gt;&lt;author&gt;Scorgie, Fiona&lt;/author&gt;&lt;author&gt;Chersich, Matthew&lt;/author&gt;&lt;author&gt;Ntaganira, Innocent&lt;/author&gt;&lt;author&gt;Gerbase, Antonio&lt;/author&gt;&lt;author&gt;Lule, Frank&lt;/author&gt;&lt;author&gt;Lo, Ying-Ru&lt;/author&gt;&lt;/authors&gt;&lt;/contributors&gt;&lt;titles&gt;&lt;title&gt;Socio-demographic characteristics and behavioral risk factors of female sex workers in sub-Saharan Africa: a systematic review&lt;/title&gt;&lt;secondary-title&gt;AIDS and Behavior&lt;/secondary-title&gt;&lt;short-title&gt;Socio-Demographic Characteristics and Behavioral Risk Factors of Female Sex Workers in Sub-Saharan Africa: A Systematic Review&lt;/short-title&gt;&lt;/titles&gt;&lt;periodical&gt;&lt;full-title&gt;AIDS Behav&lt;/full-title&gt;&lt;abbr-1&gt;AIDS and behavior&lt;/abbr-1&gt;&lt;/periodical&gt;&lt;pages&gt;920-933&lt;/pages&gt;&lt;volume&gt;16&lt;/volume&gt;&lt;number&gt;4&lt;/number&gt;&lt;keywords&gt;&lt;keyword&gt;HIV/AIDS&lt;/keyword&gt;&lt;keyword&gt;Commercial sex workers&lt;/keyword&gt;&lt;keyword&gt;Sexual behavior&lt;/keyword&gt;&lt;keyword&gt;Sub-Saharan Africa&lt;/keyword&gt;&lt;/keywords&gt;&lt;dates&gt;&lt;year&gt;2012&lt;/year&gt;&lt;/dates&gt;&lt;isbn&gt;1090-7165&lt;/isbn&gt;&lt;urls&gt;&lt;related-urls&gt;&lt;url&gt;http://dx.doi.org/10.1007/s10461-011-9985-z&lt;/url&gt;&lt;/related-urls&gt;&lt;/urls&gt;&lt;electronic-resource-num&gt;10.1007/s10461-011-9985-z&lt;/electronic-resource-num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9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proofErr w:type="spellStart"/>
            <w:r w:rsidRPr="002A198F">
              <w:rPr>
                <w:color w:val="auto"/>
                <w:sz w:val="16"/>
                <w:szCs w:val="16"/>
              </w:rPr>
              <w:t>Assortativity</w:t>
            </w:r>
            <w:proofErr w:type="spellEnd"/>
            <w:r w:rsidRPr="002A198F">
              <w:rPr>
                <w:color w:val="auto"/>
                <w:sz w:val="16"/>
                <w:szCs w:val="16"/>
              </w:rPr>
              <w:t xml:space="preserve"> of sexual mixing by sexual activity level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43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proofErr w:type="spellStart"/>
            <w:r w:rsidRPr="002A198F">
              <w:rPr>
                <w:color w:val="auto"/>
                <w:sz w:val="16"/>
                <w:szCs w:val="16"/>
              </w:rPr>
              <w:t>Assortativity</w:t>
            </w:r>
            <w:proofErr w:type="spellEnd"/>
            <w:r w:rsidRPr="002A198F">
              <w:rPr>
                <w:color w:val="auto"/>
                <w:sz w:val="16"/>
                <w:szCs w:val="16"/>
              </w:rPr>
              <w:t xml:space="preserve"> of sexual mixing between men and women of the same age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3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proofErr w:type="spellStart"/>
            <w:r w:rsidRPr="002A198F">
              <w:rPr>
                <w:color w:val="auto"/>
                <w:sz w:val="16"/>
                <w:szCs w:val="16"/>
              </w:rPr>
              <w:t>Assortativity</w:t>
            </w:r>
            <w:proofErr w:type="spellEnd"/>
            <w:r w:rsidRPr="002A198F">
              <w:rPr>
                <w:color w:val="auto"/>
                <w:sz w:val="16"/>
                <w:szCs w:val="16"/>
              </w:rPr>
              <w:t xml:space="preserve"> of sexual mixing between younger women and men five years older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7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HYXJuZXR0PC9BdXRob3I+PFllYXI+MTk5MzwvWWVhcj48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Number of sexual acts per regular partnership*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1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HcmF5PC9BdXRob3I+PFllYXI+MjAwMTwvWWVhcj48UmVj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HcmF5PC9BdXRob3I+PFllYXI+MjAwMTwvWWVhcj48UmVj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0-12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Number of sexual acts per casual partnership*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12.4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South African Centre for Epidemiological Modelling and Analysis&lt;/Author&gt;&lt;Year&gt;2009&lt;/Year&gt;&lt;RecNum&gt;486&lt;/RecNum&gt;&lt;IDText&gt;The modes of transmission of HIV in South Africa&lt;/IDText&gt;&lt;DisplayText&gt;(4)&lt;/DisplayText&gt;&lt;record&gt;&lt;rec-number&gt;486&lt;/rec-number&gt;&lt;foreign-keys&gt;&lt;key app="EN" db-id="fz59pap58asafwedpevxz92jfw2dfp5atda5" timestamp="1532295048"&gt;486&lt;/key&gt;&lt;/foreign-keys&gt;&lt;ref-type name="Government Document"&gt;46&lt;/ref-type&gt;&lt;contributors&gt;&lt;authors&gt;&lt;author&gt;South African Centre for Epidemiological Modelling and Analysis,&lt;/author&gt;&lt;/authors&gt;&lt;/contributors&gt;&lt;titles&gt;&lt;title&gt;The Modes of Transmission of HIV in South Africa&lt;/title&gt;&lt;short-title&gt;The modes of transmission of HIV in South Africa&lt;/short-title&gt;&lt;/titles&gt;&lt;dates&gt;&lt;year&gt;2009&lt;/year&gt;&lt;/dates&gt;&lt;pub-location&gt;Stellenbosch&lt;/pub-location&gt;&lt;publisher&gt;South African Centre for Epidemiological Modelling and Analysis&lt;/publisher&gt;&lt;urls&gt;&lt;/urls&gt;&lt;custom1&gt;South African Centre for Epidemiological Modelling and Analysis&lt;/custom1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4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Number of sexual acts per short partnership*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3.3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South African Centre for Epidemiological Modelling and Analysis&lt;/Author&gt;&lt;Year&gt;2009&lt;/Year&gt;&lt;RecNum&gt;486&lt;/RecNum&gt;&lt;IDText&gt;The modes of transmission of HIV in South Africa&lt;/IDText&gt;&lt;DisplayText&gt;(4)&lt;/DisplayText&gt;&lt;record&gt;&lt;rec-number&gt;486&lt;/rec-number&gt;&lt;foreign-keys&gt;&lt;key app="EN" db-id="fz59pap58asafwedpevxz92jfw2dfp5atda5" timestamp="1532295048"&gt;486&lt;/key&gt;&lt;/foreign-keys&gt;&lt;ref-type name="Government Document"&gt;46&lt;/ref-type&gt;&lt;contributors&gt;&lt;authors&gt;&lt;author&gt;South African Centre for Epidemiological Modelling and Analysis,&lt;/author&gt;&lt;/authors&gt;&lt;/contributors&gt;&lt;titles&gt;&lt;title&gt;The Modes of Transmission of HIV in South Africa&lt;/title&gt;&lt;short-title&gt;The modes of transmission of HIV in South Africa&lt;/short-title&gt;&lt;/titles&gt;&lt;dates&gt;&lt;year&gt;2009&lt;/year&gt;&lt;/dates&gt;&lt;pub-location&gt;Stellenbosch&lt;/pub-location&gt;&lt;publisher&gt;South African Centre for Epidemiological Modelling and Analysis&lt;/publisher&gt;&lt;urls&gt;&lt;/urls&gt;&lt;custom1&gt;South African Centre for Epidemiological Modelling and Analysis&lt;/custom1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4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Condom use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lastRenderedPageBreak/>
              <w:t>Effectiveness of condoms for HIV prevention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position w:val="-10"/>
                <w:sz w:val="16"/>
                <w:szCs w:val="16"/>
              </w:rPr>
              <w:t>9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Weller&lt;/Author&gt;&lt;Year&gt;2002&lt;/Year&gt;&lt;RecNum&gt;494&lt;/RecNum&gt;&lt;IDText&gt;Condom effectiveness in reducing heterosexual HIV transmission&lt;/IDText&gt;&lt;DisplayText&gt;(13)&lt;/DisplayText&gt;&lt;record&gt;&lt;rec-number&gt;494&lt;/rec-number&gt;&lt;foreign-keys&gt;&lt;key app="EN" db-id="fz59pap58asafwedpevxz92jfw2dfp5atda5" timestamp="1532295048"&gt;494&lt;/key&gt;&lt;/foreign-keys&gt;&lt;ref-type name="Journal Article"&gt;17&lt;/ref-type&gt;&lt;contributors&gt;&lt;authors&gt;&lt;author&gt;Weller, Susan C.&lt;/author&gt;&lt;author&gt;Davis-Beaty, Karen&lt;/author&gt;&lt;/authors&gt;&lt;/contributors&gt;&lt;auth-address&gt;Preventive Medicine, University of Texas Medical Branch, Galveston, Texas 77555-1153, USA. sweller@utmb.edu&lt;/auth-address&gt;&lt;titles&gt;&lt;title&gt;Condom effectiveness in reducing heterosexual HIV transmission&lt;/title&gt;&lt;secondary-title&gt;Cochrane Database of Systematic Reviews&lt;/secondary-title&gt;&lt;short-title&gt;Condom effectiveness in reducing heterosexual HIV transmission&lt;/short-title&gt;&lt;/titles&gt;&lt;periodical&gt;&lt;full-title&gt;Cochrane Database Syst Rev&lt;/full-title&gt;&lt;abbr-1&gt;Cochrane Database of Systematic Reviews&lt;/abbr-1&gt;&lt;/periodical&gt;&lt;pages&gt;CD003255&lt;/pages&gt;&lt;number&gt;1&lt;/number&gt;&lt;keywords&gt;&lt;keyword&gt;HIV/AIDS&lt;/keyword&gt;&lt;keyword&gt;HIV prevention&lt;/keyword&gt;&lt;keyword&gt;Condom use&lt;/keyword&gt;&lt;keyword&gt;Review&lt;/keyword&gt;&lt;/keywords&gt;&lt;dates&gt;&lt;year&gt;2002&lt;/year&gt;&lt;/dates&gt;&lt;isbn&gt;1469-493X (Electronic) 1361-6137 (Linking)&lt;/isbn&gt;&lt;urls&gt;&lt;/urls&gt;&lt;electronic-resource-num&gt;10.1002/14651858.CD003255&lt;/electronic-resource-num&gt;&lt;remote-database-provider&gt;Nlm&lt;/remote-database-provider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3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Year that condom use starts to increase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999.3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DcmVtaW48L0F1dGhvcj48WWVhcj4yMDEzPC9ZZWFyPjxS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DcmVtaW48L0F1dGhvcj48WWVhcj4yMDEzPC9ZZWFyPjxS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4)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Year that condom use stabilize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006.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DcmVtaW48L0F1dGhvcj48WWVhcj4yMDEzPC9ZZWFyPjxS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DcmVtaW48L0F1dGhvcj48WWVhcj4yMDEzPC9ZZWFyPjxS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4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Condom use frequency in regular partnerships* (initially, after increase)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, 4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, 14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Condom use frequency in casual partnerships* (initially, after increase)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3, 52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, 14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Condom use frequency in short partnerships* (initially, after increase)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4, 64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NY0dyYXRoPC9BdXRob3I+PFllYXI+MjAxMzwvWWVhcj48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, 14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position w:val="-10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b/>
                <w:color w:val="auto"/>
                <w:sz w:val="16"/>
                <w:szCs w:val="16"/>
              </w:rPr>
              <w:t>Epidemiological paramete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Epidemic start date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982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Assumed</w:t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HIV transmission probability, % per sexual act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Acute infection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.39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5KTwvRGlzcGxheVRleHQ+PHJlY29y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5KTwvRGlzcGxheVRleHQ+PHJlY29y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5-19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 xml:space="preserve">Chronic infection 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247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4LCAyMCk8L0Rpc3BsYXlUZXh0Pjxy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4LCAyMCk8L0Rpc3BsYXlUZXh0Pjxy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5-18, 20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 xml:space="preserve">AIDS 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48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4LCAyMCk8L0Rpc3BsYXlUZXh0Pjxy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Cb2lseTwvQXV0aG9yPjxZZWFyPjIwMDk8L1llYXI+PFJl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15-18, 20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HIV disease progression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Duration of acute infection pre-seroconversion, week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.01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Db2hlbjwvQXV0aG9yPjxZZWFyPjIwMTA8L1llYXI+PFJl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Db2hlbjwvQXV0aG9yPjxZZWFyPjIwMTA8L1llYXI+PFJl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1, 22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Duration of acute infection post-seroconversion, week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9.5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Db2hlbjwvQXV0aG9yPjxZZWFyPjIwMTA8L1llYXI+PFJl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Db2hlbjwvQXV0aG9yPjxZZWFyPjIwMTA8L1llYXI+PFJl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1, 22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Time from onset of chronic infection until CD4 ≤ 500 cells/µL, yea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.01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3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Time from CD4 ≤ 500 cells/µL until CD4 ≤ 350 cells/µL, yea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.0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3]</w:t>
            </w:r>
            <w:r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Time from CD4 ≤ 350 cells/µL until CD4 ≤ 200 cells/µL, yea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.75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 </w:instrText>
            </w:r>
            <w:r w:rsidR="006A1ADA">
              <w:rPr>
                <w:sz w:val="16"/>
                <w:szCs w:val="16"/>
              </w:rPr>
              <w:fldChar w:fldCharType="begin">
                <w:fldData xml:space="preserve">PEVuZE5vdGU+PENpdGU+PEF1dGhvcj5Mb2RpPC9BdXRob3I+PFllYXI+MjAxMTwvWWVhcj48UmVj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</w:fldData>
              </w:fldChar>
            </w:r>
            <w:r w:rsidR="006A1ADA">
              <w:rPr>
                <w:sz w:val="16"/>
                <w:szCs w:val="16"/>
              </w:rPr>
              <w:instrText xml:space="preserve"> ADDIN EN.CITE.DATA </w:instrText>
            </w:r>
            <w:r w:rsidR="006A1ADA">
              <w:rPr>
                <w:sz w:val="16"/>
                <w:szCs w:val="16"/>
              </w:rPr>
            </w:r>
            <w:r w:rsidR="006A1ADA">
              <w:rPr>
                <w:sz w:val="16"/>
                <w:szCs w:val="16"/>
              </w:rPr>
              <w:fldChar w:fldCharType="end"/>
            </w:r>
            <w:r w:rsidRPr="002A198F"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3]</w:t>
            </w:r>
            <w:r w:rsidRPr="002A198F"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Time from CD4 ≤ 200 cells/µL until death, yea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.32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Van der Paal&lt;/Author&gt;&lt;Year&gt;2007&lt;/Year&gt;&lt;RecNum&gt;504&lt;/RecNum&gt;&lt;IDText&gt;HIV-1 disease progression and mortality before the introduction of highly active antiretroviral therapy in rural Uganda&lt;/IDText&gt;&lt;DisplayText&gt;(24)&lt;/DisplayText&gt;&lt;record&gt;&lt;rec-number&gt;504&lt;/rec-number&gt;&lt;foreign-keys&gt;&lt;key app="EN" db-id="fz59pap58asafwedpevxz92jfw2dfp5atda5" timestamp="1532295049"&gt;504&lt;/key&gt;&lt;/foreign-keys&gt;&lt;ref-type name="Journal Article"&gt;17&lt;/ref-type&gt;&lt;contributors&gt;&lt;authors&gt;&lt;author&gt;Van der Paal, Lieve&lt;/author&gt;&lt;author&gt;Shafer, Leigh Anne&lt;/author&gt;&lt;author&gt;Todd, Jim&lt;/author&gt;&lt;author&gt;Mayanja, Billy N.&lt;/author&gt;&lt;author&gt;Whitworth, Jimmy A. G.&lt;/author&gt;&lt;author&gt;Grosskurth, Heiner&lt;/author&gt;&lt;/authors&gt;&lt;/contributors&gt;&lt;auth-address&gt;MRC-UVRI Uganda Research Unit on AIDS, Entebbe, Uganda. lieve.vanderpaal@mrcuganda.org&lt;/auth-address&gt;&lt;titles&gt;&lt;title&gt;HIV-1 disease progression and mortality before the introduction of highly active antiretroviral therapy in rural Uganda&lt;/title&gt;&lt;secondary-title&gt;AIDS&lt;/secondary-title&gt;&lt;short-title&gt;HIV-1 disease progression and mortality before the introduction of highly active antiretroviral therapy in rural Uganda&lt;/short-title&gt;&lt;/titles&gt;&lt;periodical&gt;&lt;full-title&gt;AIDS&lt;/full-title&gt;&lt;abbr-1&gt;AIDS (London, England)&lt;/abbr-1&gt;&lt;/periodical&gt;&lt;pages&gt;S21-S29&lt;/pages&gt;&lt;volume&gt;21&lt;/volume&gt;&lt;number&gt;Suppl 6&lt;/number&gt;&lt;keywords&gt;&lt;keyword&gt;HIV/AIDS&lt;/keyword&gt;&lt;keyword&gt;HIV disease progression&lt;/keyword&gt;&lt;keyword&gt;HIV survival&lt;/keyword&gt;&lt;keyword&gt;Sub-Saharan Africa&lt;/keyword&gt;&lt;keyword&gt;Uganda&lt;/keyword&gt;&lt;/keywords&gt;&lt;dates&gt;&lt;year&gt;2007&lt;/year&gt;&lt;pub-dates&gt;&lt;date&gt;Nov&lt;/date&gt;&lt;/pub-dates&gt;&lt;/dates&gt;&lt;isbn&gt;1473-5571 (Electronic) 0269-9370 (Linking)&lt;/isbn&gt;&lt;urls&gt;&lt;/urls&gt;&lt;electronic-resource-num&gt;10.1097/01.aids.0000299407.52399.05&lt;/electronic-resource-num&gt;&lt;remote-database-provider&gt;Nlm&lt;/remote-database-provider&gt;&lt;language&gt;eng&lt;/language&gt;&lt;/record&gt;&lt;/Cite&gt;&lt;/EndNote&gt;</w:instrText>
            </w:r>
            <w:r w:rsidRPr="002A198F"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4]</w:t>
            </w:r>
            <w:r w:rsidRPr="002A198F"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b/>
                <w:color w:val="auto"/>
                <w:sz w:val="16"/>
                <w:szCs w:val="16"/>
              </w:rPr>
              <w:t>Demographic parameters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Initial population size (simulation begins at 1978)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,466,00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Initial population age distribution, %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U.S. Census Bureau&lt;/Author&gt;&lt;Year&gt;2014&lt;/Year&gt;&lt;RecNum&gt;505&lt;/RecNum&gt;&lt;IDText&gt;International Data Base: South Africa, 1985&lt;/IDText&gt;&lt;DisplayText&gt;(25)&lt;/DisplayText&gt;&lt;record&gt;&lt;rec-number&gt;505&lt;/rec-number&gt;&lt;foreign-keys&gt;&lt;key app="EN" db-id="fz59pap58asafwedpevxz92jfw2dfp5atda5" timestamp="1532295049"&gt;505&lt;/key&gt;&lt;/foreign-keys&gt;&lt;ref-type name="Web Page"&gt;12&lt;/ref-type&gt;&lt;contributors&gt;&lt;authors&gt;&lt;author&gt;U.S. Census Bureau,&lt;/author&gt;&lt;/authors&gt;&lt;/contributors&gt;&lt;titles&gt;&lt;title&gt;International data base: South Africa, 1985&lt;/title&gt;&lt;short-title&gt;International Data Base: South Africa, 1985&lt;/short-title&gt;&lt;/titles&gt;&lt;volume&gt;2014&lt;/volume&gt;&lt;number&gt;Mar 27, 2014&lt;/number&gt;&lt;dates&gt;&lt;year&gt;2014&lt;/year&gt;&lt;/dates&gt;&lt;pub-location&gt;Washington D.C.&lt;/pub-location&gt;&lt;publisher&gt;U.S. Census Bureau&lt;/publisher&gt;&lt;urls&gt;&lt;related-urls&gt;&lt;url&gt;http://www.census.gov/population/international/data/idb/informationGateway.php&lt;/url&gt;&lt;/related-urls&gt;&lt;/urls&gt;&lt;/record&gt;&lt;/Cite&gt;&lt;/EndNote&gt;</w:instrText>
            </w:r>
            <w:r w:rsidRPr="002A198F"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5]</w:t>
            </w:r>
            <w:r w:rsidRPr="002A198F"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5–1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0–2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8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5–2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0–3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3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5–3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1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0–4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5–4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8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50–5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6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lastRenderedPageBreak/>
              <w:t>HIV-unrelated</w:t>
            </w:r>
            <w:r w:rsidRPr="002A198F">
              <w:rPr>
                <w:color w:val="auto"/>
                <w:sz w:val="16"/>
                <w:szCs w:val="16"/>
              </w:rPr>
              <w:t xml:space="preserve"> mortality rates (women, men), per year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  <w:tc>
          <w:tcPr>
            <w:tcW w:w="982" w:type="dxa"/>
            <w:vAlign w:val="center"/>
          </w:tcPr>
          <w:p w:rsidR="00A33040" w:rsidRPr="002A198F" w:rsidRDefault="00A33040" w:rsidP="006A1ADA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sz w:val="16"/>
                <w:szCs w:val="16"/>
              </w:rPr>
              <w:fldChar w:fldCharType="begin"/>
            </w:r>
            <w:r w:rsidR="006A1ADA">
              <w:rPr>
                <w:sz w:val="16"/>
                <w:szCs w:val="16"/>
              </w:rPr>
              <w:instrText xml:space="preserve"> ADDIN EN.CITE &lt;EndNote&gt;&lt;Cite&gt;&lt;Author&gt;World Health Organization&lt;/Author&gt;&lt;Year&gt;2013&lt;/Year&gt;&lt;RecNum&gt;506&lt;/RecNum&gt;&lt;IDText&gt;Global Health Observatory Data Repository&lt;/IDText&gt;&lt;DisplayText&gt;(26)&lt;/DisplayText&gt;&lt;record&gt;&lt;rec-number&gt;506&lt;/rec-number&gt;&lt;foreign-keys&gt;&lt;key app="EN" db-id="fz59pap58asafwedpevxz92jfw2dfp5atda5" timestamp="1532295049"&gt;506&lt;/key&gt;&lt;/foreign-keys&gt;&lt;ref-type name="Web Page"&gt;12&lt;/ref-type&gt;&lt;contributors&gt;&lt;authors&gt;&lt;author&gt;World Health Organization,&lt;/author&gt;&lt;/authors&gt;&lt;/contributors&gt;&lt;titles&gt;&lt;title&gt;Global Health Observatory Data Repository&lt;/title&gt;&lt;short-title&gt;Global Health Observatory Data Repository&lt;/short-title&gt;&lt;/titles&gt;&lt;pages&gt;South Africa life tables&lt;/pages&gt;&lt;volume&gt;2013&lt;/volume&gt;&lt;number&gt;2013-11-15&lt;/number&gt;&lt;dates&gt;&lt;year&gt;2013&lt;/year&gt;&lt;/dates&gt;&lt;pub-location&gt;World Health Organization, Geneva&lt;/pub-location&gt;&lt;urls&gt;&lt;related-urls&gt;&lt;url&gt;http://apps.who.int/gho/data/node.main&lt;/url&gt;&lt;/related-urls&gt;&lt;/urls&gt;&lt;/record&gt;&lt;/Cite&gt;&lt;/EndNote&gt;</w:instrText>
            </w:r>
            <w:r w:rsidRPr="002A198F">
              <w:rPr>
                <w:sz w:val="16"/>
                <w:szCs w:val="16"/>
              </w:rPr>
              <w:fldChar w:fldCharType="separate"/>
            </w:r>
            <w:r w:rsidR="006A1ADA">
              <w:rPr>
                <w:noProof/>
                <w:sz w:val="16"/>
                <w:szCs w:val="16"/>
              </w:rPr>
              <w:t>[26]</w:t>
            </w:r>
            <w:r w:rsidRPr="002A198F">
              <w:rPr>
                <w:sz w:val="16"/>
                <w:szCs w:val="16"/>
              </w:rPr>
              <w:fldChar w:fldCharType="end"/>
            </w: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15–1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076, 0.00179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0–2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129, 0.0037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25–2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182, 0.0048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0–3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250, 0.00574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35–3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313, 0.00687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0–4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444, 0.0093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45–49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572, 0.01161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b/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50–54</w:t>
            </w:r>
          </w:p>
        </w:tc>
        <w:tc>
          <w:tcPr>
            <w:tcW w:w="1390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  <w:r w:rsidRPr="002A198F">
              <w:rPr>
                <w:color w:val="auto"/>
                <w:sz w:val="16"/>
                <w:szCs w:val="16"/>
              </w:rPr>
              <w:t>0.00958, 0.01690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color w:val="auto"/>
                <w:sz w:val="16"/>
                <w:szCs w:val="16"/>
              </w:rPr>
            </w:pPr>
          </w:p>
        </w:tc>
      </w:tr>
      <w:tr w:rsidR="00A33040" w:rsidRPr="002A198F" w:rsidTr="00603266">
        <w:trPr>
          <w:trHeight w:val="227"/>
        </w:trPr>
        <w:tc>
          <w:tcPr>
            <w:tcW w:w="5424" w:type="dxa"/>
            <w:vAlign w:val="center"/>
          </w:tcPr>
          <w:p w:rsidR="00A33040" w:rsidRPr="002A198F" w:rsidRDefault="00A33040" w:rsidP="006F239B">
            <w:pPr>
              <w:spacing w:line="480" w:lineRule="auto"/>
              <w:ind w:left="142"/>
              <w:contextualSpacing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5+</w:t>
            </w:r>
          </w:p>
        </w:tc>
        <w:tc>
          <w:tcPr>
            <w:tcW w:w="1390" w:type="dxa"/>
            <w:vAlign w:val="center"/>
          </w:tcPr>
          <w:p w:rsidR="00A33040" w:rsidRPr="00F03FE7" w:rsidRDefault="00A33040" w:rsidP="006F239B">
            <w:pPr>
              <w:spacing w:line="480" w:lineRule="auto"/>
              <w:contextualSpacing/>
              <w:jc w:val="center"/>
              <w:rPr>
                <w:sz w:val="16"/>
                <w:szCs w:val="16"/>
              </w:rPr>
            </w:pPr>
            <w:r w:rsidRPr="00F03FE7">
              <w:rPr>
                <w:color w:val="auto"/>
                <w:sz w:val="16"/>
                <w:szCs w:val="16"/>
              </w:rPr>
              <w:t>0.04694, 0.05828</w:t>
            </w:r>
          </w:p>
        </w:tc>
        <w:tc>
          <w:tcPr>
            <w:tcW w:w="982" w:type="dxa"/>
            <w:vAlign w:val="center"/>
          </w:tcPr>
          <w:p w:rsidR="00A33040" w:rsidRPr="002A198F" w:rsidRDefault="00A33040" w:rsidP="006F239B">
            <w:pPr>
              <w:spacing w:line="480" w:lineRule="auto"/>
              <w:contextualSpacing/>
              <w:jc w:val="center"/>
              <w:rPr>
                <w:sz w:val="16"/>
                <w:szCs w:val="16"/>
              </w:rPr>
            </w:pPr>
          </w:p>
        </w:tc>
      </w:tr>
    </w:tbl>
    <w:p w:rsidR="006F239B" w:rsidRDefault="006F239B" w:rsidP="00A33040">
      <w:pPr>
        <w:spacing w:after="0"/>
        <w:rPr>
          <w:sz w:val="16"/>
          <w:szCs w:val="16"/>
        </w:rPr>
      </w:pPr>
    </w:p>
    <w:p w:rsidR="00A33040" w:rsidRPr="00CA2F3C" w:rsidRDefault="00A33040" w:rsidP="00A33040">
      <w:pPr>
        <w:spacing w:after="0"/>
        <w:rPr>
          <w:sz w:val="16"/>
          <w:szCs w:val="16"/>
        </w:rPr>
      </w:pPr>
      <w:r>
        <w:rPr>
          <w:sz w:val="16"/>
          <w:szCs w:val="16"/>
        </w:rPr>
        <w:t>Behavioral and epidem</w:t>
      </w:r>
      <w:r w:rsidRPr="00CA2F3C">
        <w:rPr>
          <w:sz w:val="16"/>
          <w:szCs w:val="16"/>
        </w:rPr>
        <w:t>iological parameter values were calibrated via Bayesian melding as described in detail elsewhere</w:t>
      </w:r>
      <w:r>
        <w:rPr>
          <w:sz w:val="16"/>
          <w:szCs w:val="16"/>
        </w:rPr>
        <w:t xml:space="preserve"> </w:t>
      </w:r>
      <w:r w:rsidRPr="005E5B67">
        <w:rPr>
          <w:rFonts w:ascii="Times New Roman" w:hAnsi="Times New Roman" w:cs="Times New Roman"/>
          <w:sz w:val="16"/>
          <w:szCs w:val="16"/>
        </w:rPr>
        <w:fldChar w:fldCharType="begin">
          <w:fldData xml:space="preserve">PEVuZE5vdGU+PENpdGU+PEF1dGhvcj5HbGF1Yml1czwvQXV0aG9yPjxZZWFyPjIwMTY8L1llYXI+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</w:fldData>
        </w:fldChar>
      </w:r>
      <w:r w:rsidR="006A1ADA">
        <w:rPr>
          <w:rFonts w:ascii="Times New Roman" w:hAnsi="Times New Roman" w:cs="Times New Roman"/>
          <w:sz w:val="16"/>
          <w:szCs w:val="16"/>
        </w:rPr>
        <w:instrText xml:space="preserve"> ADDIN EN.CITE </w:instrText>
      </w:r>
      <w:r w:rsidR="006A1ADA">
        <w:rPr>
          <w:rFonts w:ascii="Times New Roman" w:hAnsi="Times New Roman" w:cs="Times New Roman"/>
          <w:sz w:val="16"/>
          <w:szCs w:val="16"/>
        </w:rPr>
        <w:fldChar w:fldCharType="begin">
          <w:fldData xml:space="preserve">PEVuZE5vdGU+PENpdGU+PEF1dGhvcj5HbGF1Yml1czwvQXV0aG9yPjxZZWFyPjIwMTY8L1llYXI+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</w:fldData>
        </w:fldChar>
      </w:r>
      <w:r w:rsidR="006A1ADA">
        <w:rPr>
          <w:rFonts w:ascii="Times New Roman" w:hAnsi="Times New Roman" w:cs="Times New Roman"/>
          <w:sz w:val="16"/>
          <w:szCs w:val="16"/>
        </w:rPr>
        <w:instrText xml:space="preserve"> ADDIN EN.CITE.DATA </w:instrText>
      </w:r>
      <w:r w:rsidR="006A1ADA">
        <w:rPr>
          <w:rFonts w:ascii="Times New Roman" w:hAnsi="Times New Roman" w:cs="Times New Roman"/>
          <w:sz w:val="16"/>
          <w:szCs w:val="16"/>
        </w:rPr>
      </w:r>
      <w:r w:rsidR="006A1ADA">
        <w:rPr>
          <w:rFonts w:ascii="Times New Roman" w:hAnsi="Times New Roman" w:cs="Times New Roman"/>
          <w:sz w:val="16"/>
          <w:szCs w:val="16"/>
        </w:rPr>
        <w:fldChar w:fldCharType="end"/>
      </w:r>
      <w:r w:rsidRPr="005E5B67">
        <w:rPr>
          <w:rFonts w:ascii="Times New Roman" w:hAnsi="Times New Roman" w:cs="Times New Roman"/>
          <w:sz w:val="16"/>
          <w:szCs w:val="16"/>
        </w:rPr>
        <w:fldChar w:fldCharType="separate"/>
      </w:r>
      <w:r w:rsidR="006A1ADA">
        <w:rPr>
          <w:rFonts w:ascii="Times New Roman" w:hAnsi="Times New Roman" w:cs="Times New Roman"/>
          <w:noProof/>
          <w:sz w:val="16"/>
          <w:szCs w:val="16"/>
        </w:rPr>
        <w:t>[27, 28]</w:t>
      </w:r>
      <w:r w:rsidRPr="005E5B67">
        <w:rPr>
          <w:rFonts w:ascii="Times New Roman" w:hAnsi="Times New Roman" w:cs="Times New Roman"/>
          <w:sz w:val="16"/>
          <w:szCs w:val="16"/>
        </w:rPr>
        <w:fldChar w:fldCharType="end"/>
      </w:r>
      <w:r w:rsidRPr="00CA2F3C">
        <w:rPr>
          <w:sz w:val="16"/>
          <w:szCs w:val="16"/>
        </w:rPr>
        <w:t xml:space="preserve">. Prior distributions on these inputs </w:t>
      </w:r>
      <w:proofErr w:type="gramStart"/>
      <w:r w:rsidRPr="00CA2F3C">
        <w:rPr>
          <w:sz w:val="16"/>
          <w:szCs w:val="16"/>
        </w:rPr>
        <w:t>were informed</w:t>
      </w:r>
      <w:proofErr w:type="gramEnd"/>
      <w:r w:rsidRPr="00CA2F3C">
        <w:rPr>
          <w:sz w:val="16"/>
          <w:szCs w:val="16"/>
        </w:rPr>
        <w:t xml:space="preserve"> by the sources listed. </w:t>
      </w:r>
    </w:p>
    <w:p w:rsidR="00A33040" w:rsidRDefault="00A33040" w:rsidP="0016715C">
      <w:pPr>
        <w:pStyle w:val="Caption"/>
        <w:keepNext/>
        <w:rPr>
          <w:b w:val="0"/>
          <w:sz w:val="16"/>
          <w:szCs w:val="16"/>
        </w:rPr>
      </w:pPr>
      <w:r w:rsidRPr="00CA2F3C">
        <w:rPr>
          <w:b w:val="0"/>
          <w:sz w:val="16"/>
          <w:szCs w:val="16"/>
        </w:rPr>
        <w:t xml:space="preserve">* Partnerships are categorized as “regular” if at least one partner is in the least or low sexual activity level, “short” if both partners are in the high sexual activity </w:t>
      </w:r>
      <w:proofErr w:type="gramStart"/>
      <w:r w:rsidRPr="00CA2F3C">
        <w:rPr>
          <w:b w:val="0"/>
          <w:sz w:val="16"/>
          <w:szCs w:val="16"/>
        </w:rPr>
        <w:t>level,</w:t>
      </w:r>
      <w:proofErr w:type="gramEnd"/>
      <w:r w:rsidRPr="00CA2F3C">
        <w:rPr>
          <w:b w:val="0"/>
          <w:sz w:val="16"/>
          <w:szCs w:val="16"/>
        </w:rPr>
        <w:t xml:space="preserve"> and “casual” otherwise.</w:t>
      </w:r>
    </w:p>
    <w:p w:rsidR="0016715C" w:rsidRPr="0016715C" w:rsidRDefault="0016715C" w:rsidP="0016715C"/>
    <w:p w:rsidR="00A33040" w:rsidRDefault="00A33040"/>
    <w:p w:rsidR="006A1ADA" w:rsidRPr="006A1ADA" w:rsidRDefault="00A33040" w:rsidP="006A1ADA">
      <w:pPr>
        <w:pStyle w:val="EndNoteBibliographyTitle"/>
        <w:rPr>
          <w:b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GoBack"/>
      <w:r w:rsidR="004D16F6" w:rsidRPr="006A1ADA">
        <w:rPr>
          <w:b/>
        </w:rPr>
        <w:t>References</w:t>
      </w:r>
    </w:p>
    <w:bookmarkEnd w:id="0"/>
    <w:p w:rsidR="006A1ADA" w:rsidRPr="006A1ADA" w:rsidRDefault="006A1ADA" w:rsidP="006A1ADA">
      <w:pPr>
        <w:pStyle w:val="EndNoteBibliographyTitle"/>
        <w:rPr>
          <w:b/>
        </w:rPr>
      </w:pPr>
    </w:p>
    <w:p w:rsidR="006A1ADA" w:rsidRPr="006A1ADA" w:rsidRDefault="006A1ADA" w:rsidP="006A1ADA">
      <w:pPr>
        <w:pStyle w:val="EndNoteBibliography"/>
        <w:spacing w:after="0"/>
      </w:pPr>
      <w:r w:rsidRPr="006A1ADA">
        <w:t>1.</w:t>
      </w:r>
      <w:r w:rsidRPr="006A1ADA">
        <w:tab/>
        <w:t>McGrath N, Eaton JW, Bärnighausen TW, Tanser F, Newell M-L. Sexual behaviour in a rural high HIV prevalence South African community: time trends in the antiretroviral treatment era. AIDS. 2013;27(15):2461-70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.</w:t>
      </w:r>
      <w:r w:rsidRPr="006A1ADA">
        <w:tab/>
        <w:t>Garnett GP, Anderson RM. Factors controlling the spread of HIV in heterosexual communities in developing countries: patterns of mixing between different age and sexual activity classes. Philos Trans R Soc Lond B Biol Sci. 1993;342(1300):137-5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3.</w:t>
      </w:r>
      <w:r w:rsidRPr="006A1ADA">
        <w:tab/>
        <w:t>Johnson L, Dorrington R, Bradshaw D, Pillay-Van Wyk V, Rehle T. Sexual behaviour patterns in South Africa and their association with the spread of HIV: insights from a mathematical model. Demographic Research. 2009;21(11):289-340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lastRenderedPageBreak/>
        <w:t>4.</w:t>
      </w:r>
      <w:r w:rsidRPr="006A1ADA">
        <w:tab/>
        <w:t>South African Centre for Epidemiological Modelling and Analysis. The Modes of Transmission of HIV in South Africa. Stellenbosch: South African Centre for Epidemiological Modelling and Analysis; 200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5.</w:t>
      </w:r>
      <w:r w:rsidRPr="006A1ADA">
        <w:tab/>
        <w:t>Ramjee G, Weber AE, Morar NS. Recording sexual behavior: comparison of recall questionnaires with a coital diary. Sexually Transmitted Diseases. 1999;26(7):374-80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6.</w:t>
      </w:r>
      <w:r w:rsidRPr="006A1ADA">
        <w:tab/>
        <w:t>Shisana O, Rehle T, Simbayi L, Zuma K, Jooste S, Zungu N, et al. South African National HIV Prevalence, Incidence and Behaviour Survey, 2012. Cape Town: HSRC Press; 2014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7.</w:t>
      </w:r>
      <w:r w:rsidRPr="006A1ADA">
        <w:tab/>
        <w:t>Caraël M, Slaymaker E, Lyerla R, Sarkar S. Clients of sex workers in different regions of the world: hard to count. Sexually Transmitted Infections. 2006;82(Suppl 3):iii26-iii33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8.</w:t>
      </w:r>
      <w:r w:rsidRPr="006A1ADA">
        <w:tab/>
        <w:t>Vandepitte J, Lyerla R, Dallabetta G, Crabbé F, Alary M, Buvé A. Estimates of the number of female sex workers in different regions of the world. Sexually Transmitted Infections. 2006;82(Suppl 3):iii18-iii25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9.</w:t>
      </w:r>
      <w:r w:rsidRPr="006A1ADA">
        <w:tab/>
        <w:t>Scorgie F, Chersich M, Ntaganira I, Gerbase A, Lule F, Lo Y-R. Socio-demographic characteristics and behavioral risk factors of female sex workers in sub-Saharan Africa: a systematic review. AIDS and Behavior. 2012;16(4):920-33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0.</w:t>
      </w:r>
      <w:r w:rsidRPr="006A1ADA">
        <w:tab/>
        <w:t>Gray RH, Wawer MJ, Brookmeyer R, Sewankambo NK, Serwadda D, Wabwire-Mangen F, et al. Probability of HIV-1 transmission per coital act in monogamous, heterosexual, HIV-1-discordant couples in Rakai, Uganda. The Lancet. 2001;357(9263):1149-53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1.</w:t>
      </w:r>
      <w:r w:rsidRPr="006A1ADA">
        <w:tab/>
        <w:t>Brown MS. Coitus, the proximate determinant of conception: inter-country variance in sub-Saharan Africa. Journal of Biosocial Science. 2000;32(2):145-5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2.</w:t>
      </w:r>
      <w:r w:rsidRPr="006A1ADA">
        <w:tab/>
        <w:t>Myer L, Mathews C, Little F. Condom use and sexual behaviors among individuals procuring free male condoms in South Africa: a prospective study. Sexually Transmitted Diseases. 2002;29(4):239-41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3.</w:t>
      </w:r>
      <w:r w:rsidRPr="006A1ADA">
        <w:tab/>
        <w:t>Weller SC, Davis-Beaty K. Condom effectiveness in reducing heterosexual HIV transmission. Cochrane Database of Systematic Reviews. 2002(1):CD003255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lastRenderedPageBreak/>
        <w:t>14.</w:t>
      </w:r>
      <w:r w:rsidRPr="006A1ADA">
        <w:tab/>
        <w:t>Cremin I, Alsallaq R, Dybul M, Piot P, Garnett G, Hallett TB. The new role of antiretrovirals in combination HIV prevention: a mathematical modelling analysis. AIDS. 2013;27(3):447-58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5.</w:t>
      </w:r>
      <w:r w:rsidRPr="006A1ADA">
        <w:tab/>
        <w:t>Boily M-C, Baggaley RF, Wang L, Mâsse B, White RG, Hayes RJ, et al. Heterosexual risk of HIV-1 infection per sexual act: systematic review and meta-analysis of observational studies. The Lancet Infectious Diseases. 2009;9(2):118-2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6.</w:t>
      </w:r>
      <w:r w:rsidRPr="006A1ADA">
        <w:tab/>
        <w:t>Quinn TC, Wawer MJ, Sewankambo N, Serwadda D, Li C, Wabwire-Mangen F, et al. Viral load and heterosexual transmission of human immunodeficiency virus type 1. New England Journal of Medicine. 2000;342(13):921-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7.</w:t>
      </w:r>
      <w:r w:rsidRPr="006A1ADA">
        <w:tab/>
        <w:t>Wawer MJ, Gray RH, Sewankambo NK, Serwadda D, Li X, Laeyendecker O, et al. Rates of HIV-1 transmission per coital act, by stage of HIV-1 infection, in Rakai, Uganda. J Infect Dis. 2005;191(9):1403-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8.</w:t>
      </w:r>
      <w:r w:rsidRPr="006A1ADA">
        <w:tab/>
        <w:t>Hughes JP, Baeten JM, Lingappa JR, Magaret AS, Wald A, de Bruyn G, et al. Determinants of per-coital-act HIV-1 infectivity among African HIV-1-serodiscordant couples. The Journal of Infectious Diseases. 2012;205(3):358-65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19.</w:t>
      </w:r>
      <w:r w:rsidRPr="006A1ADA">
        <w:tab/>
        <w:t>Pilcher CD, Price MA, Hoffman IF, Galvin S, Martinson FEA, Kazembe PN, et al. Frequent detection of acute primary HIV infection in men in Malawi. AIDS. 2004;18(3):517-24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0.</w:t>
      </w:r>
      <w:r w:rsidRPr="006A1ADA">
        <w:tab/>
        <w:t>Novitsky V, Wang R, Bussmann H, Lockman S, Baum M, Shapiro R, et al. HIV-1 subtype C-infected individuals maintaining high viral load as potential targets for the "test-and-treat" approach to reduce HIV transmission. PLoS One. 2010;5(4):e10148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1.</w:t>
      </w:r>
      <w:r w:rsidRPr="006A1ADA">
        <w:tab/>
        <w:t>Cohen MS, Gay CL, Busch MP, Hecht FM. The detection of acute HIV infection. The Journal of Infectious Diseases. 2010;202(Suppl 2):S270-S7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2.</w:t>
      </w:r>
      <w:r w:rsidRPr="006A1ADA">
        <w:tab/>
        <w:t>Fiebig EW, Wright DJ, Rawal BD, Garrett PE, Schumacher RT, Peddada L, et al. Dynamics of HIV viremia and antibody seroconversion in plasma donors: implications for diagnosis and staging of primary HIV infection. AIDS. 2003;17(13):1871-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3.</w:t>
      </w:r>
      <w:r w:rsidRPr="006A1ADA">
        <w:tab/>
        <w:t xml:space="preserve">Lodi S, Phillips A, Touloumi G, Geskus R, Meyer L, Thiébaut R, et al. Time from human immunodeficiency virus seroconversion to reaching CD4+ cell count thresholds &lt;200, &lt;350, and &lt;500 </w:t>
      </w:r>
      <w:r w:rsidRPr="006A1ADA">
        <w:lastRenderedPageBreak/>
        <w:t>cells/mm</w:t>
      </w:r>
      <w:r w:rsidRPr="006A1ADA">
        <w:rPr>
          <w:vertAlign w:val="superscript"/>
        </w:rPr>
        <w:t>3</w:t>
      </w:r>
      <w:r w:rsidRPr="006A1ADA">
        <w:t>: assessment of need following changes in treatment guidelines. Clinical Infectious Diseases. 2011;53(8):817-25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4.</w:t>
      </w:r>
      <w:r w:rsidRPr="006A1ADA">
        <w:tab/>
        <w:t>Van der Paal L, Shafer LA, Todd J, Mayanja BN, Whitworth JAG, Grosskurth H. HIV-1 disease progression and mortality before the introduction of highly active antiretroviral therapy in rural Uganda. AIDS. 2007;21(Suppl 6):S21-S9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5.</w:t>
      </w:r>
      <w:r w:rsidRPr="006A1ADA">
        <w:tab/>
        <w:t xml:space="preserve">U.S. Census Bureau. International data base: South Africa, 1985 Washington D.C.: U.S. Census Bureau; 2014 [Available from: </w:t>
      </w:r>
      <w:hyperlink r:id="rId4" w:history="1">
        <w:r w:rsidRPr="006A1ADA">
          <w:rPr>
            <w:rStyle w:val="Hyperlink"/>
          </w:rPr>
          <w:t>http://www.census.gov/population/international/data/idb/informationGateway.php</w:t>
        </w:r>
      </w:hyperlink>
      <w:r w:rsidRPr="006A1ADA">
        <w:t>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6.</w:t>
      </w:r>
      <w:r w:rsidRPr="006A1ADA">
        <w:tab/>
        <w:t xml:space="preserve">World Health Organization. Global Health Observatory Data Repository World Health Organization, Geneva2013 [South Africa life tables]. Available from: </w:t>
      </w:r>
      <w:hyperlink r:id="rId5" w:history="1">
        <w:r w:rsidRPr="006A1ADA">
          <w:rPr>
            <w:rStyle w:val="Hyperlink"/>
          </w:rPr>
          <w:t>http://apps.who.int/gho/data/node.main</w:t>
        </w:r>
      </w:hyperlink>
      <w:r w:rsidRPr="006A1ADA">
        <w:t>.</w:t>
      </w:r>
    </w:p>
    <w:p w:rsidR="006A1ADA" w:rsidRPr="006A1ADA" w:rsidRDefault="006A1ADA" w:rsidP="006A1ADA">
      <w:pPr>
        <w:pStyle w:val="EndNoteBibliography"/>
        <w:spacing w:after="0"/>
      </w:pPr>
      <w:r w:rsidRPr="006A1ADA">
        <w:t>27.</w:t>
      </w:r>
      <w:r w:rsidRPr="006A1ADA">
        <w:tab/>
        <w:t>Glaubius RL, Hood G, Penrose KJ, Parikh UM, Mellors JW, Bendavid E, et al. Cost-effectiveness of Injectable Preexposure Prophylaxis for HIV Prevention in South Africa. Clin Infect Dis. 2016;63(4):539-47.</w:t>
      </w:r>
    </w:p>
    <w:p w:rsidR="006A1ADA" w:rsidRPr="006A1ADA" w:rsidRDefault="006A1ADA" w:rsidP="006A1ADA">
      <w:pPr>
        <w:pStyle w:val="EndNoteBibliography"/>
      </w:pPr>
      <w:r w:rsidRPr="006A1ADA">
        <w:t>28.</w:t>
      </w:r>
      <w:r w:rsidRPr="006A1ADA">
        <w:tab/>
        <w:t>Glaubius RL, Parikh UM, Hood G, Penrose KJ, Bendavid E, Mellors JW, et al. Deciphering the Effects of Injectable Pre-Exposure Prophylaxis for Combination HIV Prevention. Open Forum Infectious Diseases. 2016.</w:t>
      </w:r>
    </w:p>
    <w:p w:rsidR="00A33040" w:rsidRDefault="00A33040">
      <w:r>
        <w:fldChar w:fldCharType="end"/>
      </w:r>
    </w:p>
    <w:sectPr w:rsidR="00A330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Copy&lt;/Style&gt;&lt;LeftDelim&gt;{&lt;/LeftDelim&gt;&lt;RightDelim&gt;}&lt;/RightDelim&gt;&lt;FontName&gt;Times New Roman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59pap58asafwedpevxz92jfw2dfp5atda5&quot;&gt;HIVDR NNRTI&lt;record-ids&gt;&lt;item&gt;48&lt;/item&gt;&lt;item&gt;49&lt;/item&gt;&lt;item&gt;113&lt;/item&gt;&lt;item&gt;156&lt;/item&gt;&lt;item&gt;336&lt;/item&gt;&lt;item&gt;361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item&gt;506&lt;/item&gt;&lt;/record-ids&gt;&lt;/item&gt;&lt;/Libraries&gt;"/>
  </w:docVars>
  <w:rsids>
    <w:rsidRoot w:val="00A33040"/>
    <w:rsid w:val="0016715C"/>
    <w:rsid w:val="00462A36"/>
    <w:rsid w:val="004D16F6"/>
    <w:rsid w:val="005E042E"/>
    <w:rsid w:val="006A1ADA"/>
    <w:rsid w:val="006F239B"/>
    <w:rsid w:val="00895DA8"/>
    <w:rsid w:val="00A33040"/>
    <w:rsid w:val="00BA1A4A"/>
    <w:rsid w:val="00C820E0"/>
    <w:rsid w:val="00DA56F9"/>
    <w:rsid w:val="00F53BF6"/>
    <w:rsid w:val="00FA14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A029AE"/>
  <w15:chartTrackingRefBased/>
  <w15:docId w15:val="{110536EE-371C-4A44-AAAA-57AD8DC17B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304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A33040"/>
    <w:pPr>
      <w:spacing w:after="0" w:line="240" w:lineRule="auto"/>
    </w:pPr>
    <w:rPr>
      <w:rFonts w:ascii="Times New Roman" w:eastAsiaTheme="minorEastAsia" w:hAnsi="Times New Roman"/>
      <w:b/>
      <w:bCs/>
      <w:sz w:val="18"/>
      <w:szCs w:val="18"/>
    </w:rPr>
  </w:style>
  <w:style w:type="table" w:styleId="LightShading">
    <w:name w:val="Light Shading"/>
    <w:basedOn w:val="TableNormal"/>
    <w:uiPriority w:val="60"/>
    <w:rsid w:val="00A33040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CaptionChar">
    <w:name w:val="Caption Char"/>
    <w:link w:val="Caption"/>
    <w:uiPriority w:val="35"/>
    <w:rsid w:val="00A33040"/>
    <w:rPr>
      <w:rFonts w:ascii="Times New Roman" w:eastAsiaTheme="minorEastAsia" w:hAnsi="Times New Roman"/>
      <w:b/>
      <w:bCs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33040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3040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A33040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33040"/>
    <w:rPr>
      <w:rFonts w:ascii="Times New Roman" w:hAnsi="Times New Roman" w:cs="Times New Roman"/>
      <w:noProof/>
    </w:rPr>
  </w:style>
  <w:style w:type="character" w:styleId="Hyperlink">
    <w:name w:val="Hyperlink"/>
    <w:basedOn w:val="DefaultParagraphFont"/>
    <w:uiPriority w:val="99"/>
    <w:unhideWhenUsed/>
    <w:rsid w:val="00A3304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apps.who.int/gho/data/node.main" TargetMode="External"/><Relationship Id="rId4" Type="http://schemas.openxmlformats.org/officeDocument/2006/relationships/hyperlink" Target="http://www.census.gov/population/international/data/idb/informationGateway.ph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6</Pages>
  <Words>3354</Words>
  <Characters>19123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bas, Ume L.</dc:creator>
  <cp:keywords/>
  <dc:description/>
  <cp:lastModifiedBy>Abbas, Ume L.</cp:lastModifiedBy>
  <cp:revision>6</cp:revision>
  <dcterms:created xsi:type="dcterms:W3CDTF">2019-06-21T10:45:00Z</dcterms:created>
  <dcterms:modified xsi:type="dcterms:W3CDTF">2019-06-21T10:50:00Z</dcterms:modified>
</cp:coreProperties>
</file>